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C107F" w:rsidRPr="00EA6104" w:rsidRDefault="00803F72">
      <w:pPr>
        <w:rPr>
          <w:rFonts w:ascii="Times New Roman" w:hAnsi="Times New Roman" w:cs="Times New Roman"/>
          <w:b/>
          <w:sz w:val="24"/>
          <w:szCs w:val="24"/>
        </w:rPr>
      </w:pPr>
      <w:r w:rsidRPr="00EA6104">
        <w:rPr>
          <w:rFonts w:ascii="Times New Roman" w:hAnsi="Times New Roman" w:cs="Times New Roman"/>
          <w:b/>
          <w:sz w:val="24"/>
          <w:szCs w:val="24"/>
        </w:rPr>
        <w:t>Supplemental Data:</w:t>
      </w:r>
    </w:p>
    <w:p w:rsidR="00803F72" w:rsidRPr="00EA6104" w:rsidRDefault="00803F72" w:rsidP="00803F72">
      <w:pPr>
        <w:rPr>
          <w:rFonts w:ascii="Times New Roman" w:hAnsi="Times New Roman" w:cs="Times New Roman"/>
          <w:b/>
          <w:sz w:val="24"/>
          <w:szCs w:val="24"/>
        </w:rPr>
      </w:pPr>
      <w:r w:rsidRPr="00EA6104">
        <w:rPr>
          <w:rFonts w:ascii="Times New Roman" w:hAnsi="Times New Roman" w:cs="Times New Roman"/>
          <w:b/>
          <w:sz w:val="24"/>
          <w:szCs w:val="24"/>
        </w:rPr>
        <w:t xml:space="preserve">Summary of Previous Reports on HER2 Mutations in Lung Cancer </w:t>
      </w:r>
    </w:p>
    <w:p w:rsidR="00803F72" w:rsidRPr="00EA6104" w:rsidRDefault="00803F72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85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6"/>
        <w:gridCol w:w="2977"/>
        <w:gridCol w:w="1559"/>
        <w:gridCol w:w="1701"/>
        <w:gridCol w:w="1417"/>
      </w:tblGrid>
      <w:tr w:rsidR="00803F72" w:rsidRPr="00EA6104" w:rsidTr="00D84E44">
        <w:trPr>
          <w:trHeight w:val="855"/>
        </w:trPr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uthors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Types of HER2 mutations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Coexist mutations</w:t>
            </w: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References</w:t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ind w:left="120" w:hangingChars="50" w:hanging="12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Wang,Y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Insertion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A775_G776insYVMA, 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P780_Y781insGSP,  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G776 &gt; VC, 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 &gt; IC,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G776 &gt; LC, 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Point mutation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C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5.1%, 25/1714 (NSCLC)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BMC Cancer, 2018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ODwvWWVhcj48UmVj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ODwvWWVhcj48UmVj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21" w:tooltip="Wang, 2018 #128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21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ind w:left="120" w:hangingChars="50" w:hanging="12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rcila,M.E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Insertion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YVMA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&gt;VC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V777_G778insCG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P780_7781insGSP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Point mutation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755S 1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C 1(concurrently with V777_G778insCG)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5%, 25/560 (Adenocarcinoma)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5%, 26/507 (Adenocarcinoma)negative for major and minor EGFR and KRAS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Clin Cancer Res, 2012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cmNpbGE8L0F1dGhvcj48WWVhcj4yMDEyPC9ZZWFyPjxS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cmNpbGE8L0F1dGhvcj48WWVhcj4yMDEyPC9ZZWFyPjxS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7" w:tooltip="Arcila, 2012 #76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7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Wang,Y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Insertion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YVMA,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P780_Y781insGSP,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&gt;IC,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&gt;VC,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Point mutation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755P 1PR,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C 1PR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nn Oncol, 2019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OTwvWWVhcj48UmVj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OTwvWWVhcj48UmVj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18" w:tooltip="Wang, 2019 #136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18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iu,Z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Y772_A775dup, A775_G776insSVMA, A775_G776insVVMA, A775_G776insYVMS, Y772_V773insM-MAY, 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G778_P780dup 18, 2SD(10.5%), 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C 1 (0.6%)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delinsVC 14, 1PR,1SD,1PD (8.2%)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G776delinsLC 8, 1SD(4.7%) G776delinsVV 2, 1PD(1.2%) 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G776delinsAVGC 2 (1.2%)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delinsIC 3, 1PD(1.6%) G776_V777delinsCVC 2 (1.2%)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RBB2 amplication, 20/171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(11.7%)</w:t>
            </w: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2.27%, 171/7520 (lung cancer)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Onco Targets Ther, 2018[9]</w:t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Kris,M. G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YVMA(50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P780_Y781insGSP (7.7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delinsVC (7.7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M774delinsWLV (3.8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delinsLC (3.8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V777L (3.8%);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Not specified (23%)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nn Oncol, 2015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lzPC9BdXRob3I+PFllYXI+MjAxNTwvWWVhcj48UmVj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lzPC9BdXRob3I+PFllYXI+MjAxNTwvWWVhcj48UmVj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14" w:tooltip="Kris, 2015 #528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14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Eng, J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Insertion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A775_G776insYVMA(70%); 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8_P780dup (12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&gt;VC (3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C (15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Point mutation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L755F; 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V777L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D769H;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S310F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ung Cancer, 2016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mc8L0F1dGhvcj48WWVhcj4yMDE2PC9ZZWFyPjxSZWNO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mc8L0F1dGhvcj48WWVhcj4yMDE2PC9ZZWFyPjxSZWNO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20" w:tooltip="Eng, 2016 #18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20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ai, W.V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YVMA15 (54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AVMA1(4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VAG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P780_Y781insGSP 1(4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&gt;VC1(4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Not specified1 (4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D769H1 (4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755F1 (4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V659E1 (4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S310F2 (7%)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le655Val 1 (4%)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Eur J Cancer, 2019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YWk8L0F1dGhvcj48WWVhcj4yMDE5PC9ZZWFyPjxSZWNO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YWk8L0F1dGhvcj48WWVhcj4yMDE5PC9ZZWFyPjxSZWNO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27" w:tooltip="Lai, 2019 #134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27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Costa, D.B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YVMA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V747_G748insGSP; E740_A741insAYVM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J Thorac Oncol, 2016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b3N0YTwvQXV0aG9yPjxZZWFyPjIwMTY8L1llYXI+PFJl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b3N0YTwvQXV0aG9yPjxZZWFyPjIwMTY8L1llYXI+PFJl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28" w:tooltip="Costa, 2016 #582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28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i, B.T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775_G776insYVMA;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Exon 20 insertion (9bp) 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Not specified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3%, 4/148 (Adenocarcinoma)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J Thorac Oncol, 2016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TY8L1llYXI+PFJlY051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TY8L1llYXI+PFJlY051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29" w:tooltip="Li, 2016 #585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29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Stephens, P., et 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774ins/dupins AYVM;</w:t>
            </w:r>
          </w:p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779ins VGS;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TT2263-4CC L755P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Nature, 2004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GVwaGVuczwvQXV0aG9yPjxZZWFyPjIwMDQ8L1llYXI+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UyNS02PC9wYWdlcz48dm9sdW1lPjQzMTwvdm9sdW1lPjxudW1iZXI+NzAwODwvbnVt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GVwaGVuczwvQXV0aG9yPjxZZWFyPjIwMDQ8L1llYXI+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UyNS02PC9wYWdlcz48dm9sdW1lPjQzMTwvdm9sdW1lPjxudW1iZXI+NzAwODwvbnVt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30" w:tooltip="Stephens, 2004 #594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30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Mazieres, J.,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_777insVC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1.7%, 65/3800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J Clin Oncol, 2013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ppZXJlczwvQXV0aG9yPjxZZWFyPjIwMTM8L1llYXI+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ppZXJlczwvQXV0aG9yPjxZZWFyPjIwMTM8L1llYXI+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8" w:tooltip="Mazieres, 2013 #7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8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Kris, M.G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HER2_ins.A775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3%, 19/733 (Adenocarcinoma)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JAMA, 2014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lzPC9BdXRob3I+PFllYXI+MjAxNDwvWWVhcj48UmVj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lzPC9BdXRob3I+PFllYXI+MjAxNDwvWWVhcj48UmVj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31" w:tooltip="Kris, 2014 #609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31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Yoshizawa, A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HER2 exon 20 insertion mutations(n=161)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EGFR(n=5);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LK (n=1); ROS-1 (n=1)</w:t>
            </w: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Ann Oncol, 2016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b3NoaXphd2E8L0F1dGhvcj48WWVhcj4yMDE0PC9ZZWFy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b3NoaXphd2E8L0F1dGhvcj48WWVhcj4yMDE0PC9ZZWFy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23" w:tooltip="Yoshizawa, 2014 #130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23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Suzuki,M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776_779insYVMA (87%);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insVC (8.8%); 775_778insAYVM (2.2%) 781_783insGSP (2.2%).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HER2  amplification, 25/44, 56.8%</w:t>
            </w: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4.3%, 46/1055 (Adenocarcinoma)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ung Cancer, 2015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Xp1a2k8L0F1dGhvcj48WWVhcj4yMDE1PC9ZZWFyPjxS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Xp1a2k8L0F1dGhvcj48WWVhcj4yMDE1PC9ZZWFyPjxS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24" w:tooltip="Suzuki, 2015 #131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24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Yoshizawa, A.,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HER2 exon 20 insertion mutations(n=6)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HER2 amplification, 2/6, 33.3%</w:t>
            </w:r>
          </w:p>
        </w:tc>
        <w:tc>
          <w:tcPr>
            <w:tcW w:w="1701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2.5%, 6/243 (Adenocarcinoma)</w:t>
            </w: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Lung Cancer, 2014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b3NoaXphd2E8L0F1dGhvcj48WWVhcj4yMDE0PC9ZZWFy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b3NoaXphd2E8L0F1dGhvcj48WWVhcj4yMDE0PC9ZZWFy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23" w:tooltip="Yoshizawa, 2014 #130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23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03F72" w:rsidRPr="00EA6104" w:rsidTr="00D84E44">
        <w:tc>
          <w:tcPr>
            <w:tcW w:w="846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Kosaka, T., et al</w:t>
            </w:r>
          </w:p>
        </w:tc>
        <w:tc>
          <w:tcPr>
            <w:tcW w:w="2977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 xml:space="preserve">A775_G776insYVMA33  G776delinsVC5; P780_Y781insGSP5; M774delinsWLV1; A775_G776insSVMA1; A775_G776insI 1; 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G776delinsLC1; G778_S779InsCPG 1 ;</w:t>
            </w:r>
          </w:p>
        </w:tc>
        <w:tc>
          <w:tcPr>
            <w:tcW w:w="1559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:rsidR="00803F72" w:rsidRPr="00EA6104" w:rsidRDefault="00803F72" w:rsidP="00D84E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2.5%,48/1901</w:t>
            </w:r>
          </w:p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803F72" w:rsidRPr="00EA6104" w:rsidRDefault="00803F72" w:rsidP="00D84E44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Cancer Res, 2017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b3Nha2E8L0F1dGhvcj48WWVhcj4yMDE3PC9ZZWFyPjxS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b3Nha2E8L0F1dGhvcj48WWVhcj4yMDE3PC9ZZWFyPjxS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</w:fldData>
              </w:fldCha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hyperlink w:anchor="_ENREF_32" w:tooltip="Kosaka, 2017 #615" w:history="1">
              <w:r w:rsidRPr="00EA6104">
                <w:rPr>
                  <w:rFonts w:ascii="Times New Roman" w:hAnsi="Times New Roman" w:cs="Times New Roman"/>
                  <w:sz w:val="24"/>
                  <w:szCs w:val="24"/>
                </w:rPr>
                <w:t>32</w:t>
              </w:r>
            </w:hyperlink>
            <w:r w:rsidRPr="00EA6104"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Pr="00EA61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803F72" w:rsidRPr="00EA6104" w:rsidRDefault="00803F72">
      <w:pPr>
        <w:rPr>
          <w:rFonts w:ascii="Times New Roman" w:hAnsi="Times New Roman" w:cs="Times New Roman"/>
          <w:sz w:val="24"/>
          <w:szCs w:val="24"/>
        </w:rPr>
      </w:pPr>
    </w:p>
    <w:p w:rsidR="00623C7D" w:rsidRPr="00EA6104" w:rsidRDefault="00623C7D">
      <w:pPr>
        <w:rPr>
          <w:rFonts w:ascii="Times New Roman" w:hAnsi="Times New Roman" w:cs="Times New Roman"/>
          <w:sz w:val="24"/>
          <w:szCs w:val="24"/>
        </w:rPr>
      </w:pPr>
    </w:p>
    <w:p w:rsidR="00623C7D" w:rsidRPr="00EA6104" w:rsidRDefault="00623C7D">
      <w:pPr>
        <w:rPr>
          <w:rFonts w:ascii="Times New Roman" w:hAnsi="Times New Roman" w:cs="Times New Roman"/>
          <w:b/>
          <w:sz w:val="24"/>
          <w:szCs w:val="24"/>
        </w:rPr>
      </w:pPr>
      <w:r w:rsidRPr="00EA6104">
        <w:rPr>
          <w:rFonts w:ascii="Times New Roman" w:hAnsi="Times New Roman" w:cs="Times New Roman"/>
          <w:b/>
          <w:sz w:val="24"/>
          <w:szCs w:val="24"/>
        </w:rPr>
        <w:t>Reference</w:t>
      </w:r>
    </w:p>
    <w:p w:rsidR="00623C7D" w:rsidRPr="00EA6104" w:rsidRDefault="00623C7D" w:rsidP="00623C7D">
      <w:pPr>
        <w:ind w:left="720" w:hanging="720"/>
        <w:rPr>
          <w:rFonts w:ascii="Times New Roman" w:eastAsia="等线" w:hAnsi="Times New Roman" w:cs="Times New Roman"/>
          <w:noProof/>
          <w:sz w:val="24"/>
          <w:szCs w:val="24"/>
        </w:rPr>
      </w:pP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2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9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ab/>
        <w:t>Costa, D. B., Jorge, S. E., Moran, J. P., Freed, J. A., Zerillo, J. A., Huberman, M. S.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 xml:space="preserve"> et al.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 xml:space="preserve"> Pulse Afatinib for ERBB2 Exon 20 Insertion-Mutated Lung Adenocarcinomas. 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>Journal of thoracic oncology : official publication of the International Association for the Study of Lung Cancer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. (2016) 11: 918-923. doi:10.1016/j.jtho.2016.02.016</w:t>
      </w:r>
    </w:p>
    <w:p w:rsidR="00623C7D" w:rsidRPr="00EA6104" w:rsidRDefault="00623C7D" w:rsidP="00623C7D">
      <w:pPr>
        <w:ind w:left="720" w:hanging="720"/>
        <w:rPr>
          <w:rFonts w:ascii="Times New Roman" w:eastAsia="等线" w:hAnsi="Times New Roman" w:cs="Times New Roman"/>
          <w:noProof/>
          <w:sz w:val="24"/>
          <w:szCs w:val="24"/>
        </w:rPr>
      </w:pPr>
      <w:bookmarkStart w:id="0" w:name="_ENREF_29"/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30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ab/>
        <w:t>Li, B. T., Ross, D. S., Aisner, D. L., Chaft, J. E., Hsu, M., Kako, S. L.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 xml:space="preserve"> et al.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 xml:space="preserve"> HER2 Amplification and HER2 Mutation Are Distinct Molecular Targets in Lung Cancers. 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>Journal of thoracic oncology : official publication of the International Association for the Study of Lung Cancer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. (2016) 11: 414-419. doi:10.1016/j.jtho.2015.10.025</w:t>
      </w:r>
      <w:bookmarkEnd w:id="0"/>
    </w:p>
    <w:p w:rsidR="00623C7D" w:rsidRPr="00EA6104" w:rsidRDefault="00623C7D" w:rsidP="00623C7D">
      <w:pPr>
        <w:ind w:left="720" w:hanging="720"/>
        <w:rPr>
          <w:rFonts w:ascii="Times New Roman" w:eastAsia="等线" w:hAnsi="Times New Roman" w:cs="Times New Roman"/>
          <w:noProof/>
          <w:sz w:val="24"/>
          <w:szCs w:val="24"/>
        </w:rPr>
      </w:pPr>
      <w:bookmarkStart w:id="1" w:name="_ENREF_30"/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3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1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ab/>
        <w:t>Stephens, P., Hunter, C., Bignell, G., Edkins, S., Davies, H., Teague, J.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 xml:space="preserve"> et al.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 xml:space="preserve"> Lung cancer: intragenic ERBB2 kinase mutations in tumours. 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>Nature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 xml:space="preserve">. (2004) </w:t>
      </w:r>
      <w:bookmarkStart w:id="2" w:name="_GoBack"/>
      <w:bookmarkEnd w:id="2"/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431: 525-526. doi:10.1038/431525b</w:t>
      </w:r>
      <w:bookmarkEnd w:id="1"/>
    </w:p>
    <w:p w:rsidR="00623C7D" w:rsidRPr="00EA6104" w:rsidRDefault="00623C7D" w:rsidP="00623C7D">
      <w:pPr>
        <w:ind w:left="720" w:hanging="720"/>
        <w:rPr>
          <w:rFonts w:ascii="Times New Roman" w:eastAsia="等线" w:hAnsi="Times New Roman" w:cs="Times New Roman"/>
          <w:noProof/>
          <w:sz w:val="24"/>
          <w:szCs w:val="24"/>
        </w:rPr>
      </w:pPr>
      <w:bookmarkStart w:id="3" w:name="_ENREF_31"/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3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2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ab/>
        <w:t xml:space="preserve">Kris, M. G., Johnson, B. E., Berry, L. D., Kwiatkowski, D. J., Iafrate, A. J., 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lastRenderedPageBreak/>
        <w:t>Wistuba, II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 xml:space="preserve"> et al.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 xml:space="preserve"> Using multiplexed assays of oncogenic drivers in lung cancers to select targeted drugs. 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>Jama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. (2014) 311: 1998-2006. doi:10.1001/jama.2014.3741</w:t>
      </w:r>
      <w:bookmarkEnd w:id="3"/>
    </w:p>
    <w:p w:rsidR="00623C7D" w:rsidRPr="00EA6104" w:rsidRDefault="00623C7D" w:rsidP="00623C7D">
      <w:pPr>
        <w:ind w:left="720" w:hanging="720"/>
        <w:rPr>
          <w:rFonts w:ascii="Times New Roman" w:eastAsia="等线" w:hAnsi="Times New Roman" w:cs="Times New Roman"/>
          <w:noProof/>
          <w:sz w:val="24"/>
          <w:szCs w:val="24"/>
        </w:rPr>
      </w:pPr>
      <w:bookmarkStart w:id="4" w:name="_ENREF_32"/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3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3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ab/>
        <w:t>Kosaka, T., Tanizaki, J., Paranal, R. M., Endoh, H., Lydon, C., Capelletti, M.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 xml:space="preserve"> et al.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 xml:space="preserve"> Response Heterogeneity of EGFR and HER2 Exon 20 Insertions to Covalent EGFR and HER2 Inhibitors. </w:t>
      </w:r>
      <w:r w:rsidRPr="00EA6104">
        <w:rPr>
          <w:rFonts w:ascii="Times New Roman" w:eastAsia="等线" w:hAnsi="Times New Roman" w:cs="Times New Roman"/>
          <w:i/>
          <w:noProof/>
          <w:sz w:val="24"/>
          <w:szCs w:val="24"/>
        </w:rPr>
        <w:t>Cancer Res</w:t>
      </w:r>
      <w:r w:rsidRPr="00EA6104">
        <w:rPr>
          <w:rFonts w:ascii="Times New Roman" w:eastAsia="等线" w:hAnsi="Times New Roman" w:cs="Times New Roman"/>
          <w:noProof/>
          <w:sz w:val="24"/>
          <w:szCs w:val="24"/>
        </w:rPr>
        <w:t>. (2017) 77: 2712-2721. doi:10.1158/0008-5472.CAN-16-3404</w:t>
      </w:r>
      <w:bookmarkEnd w:id="4"/>
    </w:p>
    <w:p w:rsidR="00803F72" w:rsidRPr="00EA6104" w:rsidRDefault="00803F72">
      <w:pPr>
        <w:rPr>
          <w:rFonts w:ascii="Times New Roman" w:hAnsi="Times New Roman" w:cs="Times New Roman"/>
          <w:sz w:val="24"/>
          <w:szCs w:val="24"/>
        </w:rPr>
      </w:pPr>
    </w:p>
    <w:sectPr w:rsidR="00803F72" w:rsidRPr="00EA610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54D2D" w:rsidRDefault="00C54D2D" w:rsidP="00437C75">
      <w:r>
        <w:separator/>
      </w:r>
    </w:p>
  </w:endnote>
  <w:endnote w:type="continuationSeparator" w:id="0">
    <w:p w:rsidR="00C54D2D" w:rsidRDefault="00C54D2D" w:rsidP="00437C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54D2D" w:rsidRDefault="00C54D2D" w:rsidP="00437C75">
      <w:r>
        <w:separator/>
      </w:r>
    </w:p>
  </w:footnote>
  <w:footnote w:type="continuationSeparator" w:id="0">
    <w:p w:rsidR="00C54D2D" w:rsidRDefault="00C54D2D" w:rsidP="00437C7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03F72"/>
    <w:rsid w:val="001C107F"/>
    <w:rsid w:val="001F60D7"/>
    <w:rsid w:val="00437C75"/>
    <w:rsid w:val="00623C7D"/>
    <w:rsid w:val="00803F72"/>
    <w:rsid w:val="009276E9"/>
    <w:rsid w:val="00C54D2D"/>
    <w:rsid w:val="00EA61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5631B85A-585C-4CAE-AD96-A550767F39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">
    <w:name w:val="EndNote Bibliography"/>
    <w:basedOn w:val="a"/>
    <w:link w:val="EndNoteBibliography0"/>
    <w:qFormat/>
    <w:rsid w:val="00803F72"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803F72"/>
    <w:rPr>
      <w:rFonts w:ascii="等线" w:eastAsia="等线" w:hAnsi="等线"/>
      <w:sz w:val="20"/>
    </w:rPr>
  </w:style>
  <w:style w:type="paragraph" w:styleId="a3">
    <w:name w:val="header"/>
    <w:basedOn w:val="a"/>
    <w:link w:val="Char"/>
    <w:uiPriority w:val="99"/>
    <w:unhideWhenUsed/>
    <w:rsid w:val="00437C7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437C7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37C7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37C7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38</Words>
  <Characters>4779</Characters>
  <Application>Microsoft Office Word</Application>
  <DocSecurity>0</DocSecurity>
  <Lines>39</Lines>
  <Paragraphs>11</Paragraphs>
  <ScaleCrop>false</ScaleCrop>
  <Company/>
  <LinksUpToDate>false</LinksUpToDate>
  <CharactersWithSpaces>56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xy</dc:creator>
  <cp:lastModifiedBy>Windows 用户</cp:lastModifiedBy>
  <cp:revision>3</cp:revision>
  <dcterms:created xsi:type="dcterms:W3CDTF">2020-07-20T10:33:00Z</dcterms:created>
  <dcterms:modified xsi:type="dcterms:W3CDTF">2020-07-20T10:35:00Z</dcterms:modified>
</cp:coreProperties>
</file>